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227EEE6" w14:textId="77777777" w:rsidR="00654E8F" w:rsidRPr="001549D3" w:rsidRDefault="00654E8F" w:rsidP="0001436A">
      <w:pPr>
        <w:pStyle w:val="SupplementaryMaterial"/>
        <w:rPr>
          <w:b w:val="0"/>
        </w:rPr>
      </w:pPr>
      <w:r w:rsidRPr="001549D3">
        <w:t>Supplementary Material</w:t>
      </w:r>
    </w:p>
    <w:p w14:paraId="4D059444" w14:textId="77777777" w:rsidR="00994A3D" w:rsidRPr="00994A3D" w:rsidRDefault="00654E8F" w:rsidP="0001436A">
      <w:pPr>
        <w:pStyle w:val="Heading1"/>
      </w:pPr>
      <w:r w:rsidRPr="00994A3D">
        <w:t>Supplementary Figures and Tables</w:t>
      </w:r>
    </w:p>
    <w:p w14:paraId="482E34E2" w14:textId="77777777" w:rsidR="00373FDD" w:rsidRPr="003877EF" w:rsidRDefault="00373FDD" w:rsidP="00373FDD">
      <w:pPr>
        <w:spacing w:after="200"/>
        <w:rPr>
          <w:rFonts w:eastAsia="Times New Roman"/>
        </w:rPr>
      </w:pPr>
      <w:r w:rsidRPr="003877EF">
        <w:rPr>
          <w:rFonts w:eastAsia="Times New Roman"/>
        </w:rPr>
        <w:t xml:space="preserve">Annex </w:t>
      </w:r>
      <w:proofErr w:type="gramStart"/>
      <w:r w:rsidRPr="003877EF">
        <w:rPr>
          <w:rFonts w:eastAsia="Times New Roman"/>
        </w:rPr>
        <w:t>I</w:t>
      </w:r>
      <w:proofErr w:type="gramEnd"/>
      <w:r w:rsidRPr="003877EF">
        <w:rPr>
          <w:rFonts w:eastAsia="Times New Roman"/>
        </w:rPr>
        <w:t xml:space="preserve">: Two well-being concepts mapped against real-world </w:t>
      </w:r>
      <w:r>
        <w:rPr>
          <w:rFonts w:eastAsia="Times New Roman"/>
        </w:rPr>
        <w:t>loss and damage</w:t>
      </w:r>
      <w:r w:rsidRPr="003877EF">
        <w:rPr>
          <w:rFonts w:eastAsia="Times New Roman"/>
        </w:rPr>
        <w:t xml:space="preserve"> described in two review studies.</w:t>
      </w:r>
    </w:p>
    <w:tbl>
      <w:tblPr>
        <w:tblW w:w="5000" w:type="pct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top w:w="100" w:type="dxa"/>
          <w:left w:w="100" w:type="dxa"/>
          <w:bottom w:w="100" w:type="dxa"/>
          <w:right w:w="100" w:type="dxa"/>
        </w:tblCellMar>
        <w:tblLook w:val="0600" w:firstRow="0" w:lastRow="0" w:firstColumn="0" w:lastColumn="0" w:noHBand="1" w:noVBand="1"/>
      </w:tblPr>
      <w:tblGrid>
        <w:gridCol w:w="4910"/>
        <w:gridCol w:w="4847"/>
      </w:tblGrid>
      <w:tr w:rsidR="00373FDD" w:rsidRPr="00435951" w14:paraId="374F1F93" w14:textId="77777777" w:rsidTr="009946B1">
        <w:trPr>
          <w:jc w:val="center"/>
        </w:trPr>
        <w:tc>
          <w:tcPr>
            <w:tcW w:w="2516" w:type="pct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FAFAB61" w14:textId="77777777" w:rsidR="00373FDD" w:rsidRPr="00435951" w:rsidRDefault="00373FDD" w:rsidP="00435951">
            <w:pPr>
              <w:spacing w:before="0" w:after="0"/>
              <w:rPr>
                <w:rFonts w:eastAsia="Times New Roman"/>
                <w:b/>
                <w:sz w:val="20"/>
                <w:szCs w:val="20"/>
              </w:rPr>
            </w:pPr>
            <w:r w:rsidRPr="00435951">
              <w:rPr>
                <w:rFonts w:eastAsia="Times New Roman"/>
                <w:b/>
                <w:sz w:val="20"/>
                <w:szCs w:val="20"/>
              </w:rPr>
              <w:t xml:space="preserve">Literature review on loss and damage domains </w:t>
            </w:r>
          </w:p>
        </w:tc>
        <w:tc>
          <w:tcPr>
            <w:tcW w:w="2484" w:type="pct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14E6396" w14:textId="77777777" w:rsidR="00373FDD" w:rsidRPr="00435951" w:rsidRDefault="00373FDD" w:rsidP="00435951">
            <w:pPr>
              <w:spacing w:before="0" w:after="0"/>
              <w:rPr>
                <w:rFonts w:eastAsia="Times New Roman"/>
                <w:b/>
                <w:sz w:val="20"/>
                <w:szCs w:val="20"/>
              </w:rPr>
            </w:pPr>
            <w:r w:rsidRPr="00435951">
              <w:rPr>
                <w:rFonts w:eastAsia="Times New Roman"/>
                <w:b/>
                <w:sz w:val="20"/>
                <w:szCs w:val="20"/>
              </w:rPr>
              <w:t xml:space="preserve"> Literature review on well-being domains </w:t>
            </w:r>
          </w:p>
        </w:tc>
      </w:tr>
      <w:tr w:rsidR="00373FDD" w:rsidRPr="00435951" w14:paraId="41BD404A" w14:textId="77777777" w:rsidTr="009946B1">
        <w:trPr>
          <w:jc w:val="center"/>
        </w:trPr>
        <w:tc>
          <w:tcPr>
            <w:tcW w:w="2516" w:type="pct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17B1913" w14:textId="3A6DD370" w:rsidR="00373FDD" w:rsidRPr="00435951" w:rsidRDefault="00373FDD" w:rsidP="00435951">
            <w:pPr>
              <w:spacing w:before="0" w:after="0"/>
              <w:rPr>
                <w:rFonts w:eastAsia="Times New Roman"/>
                <w:sz w:val="20"/>
                <w:szCs w:val="20"/>
              </w:rPr>
            </w:pPr>
            <w:r w:rsidRPr="00435951">
              <w:rPr>
                <w:rFonts w:eastAsia="Times New Roman"/>
                <w:sz w:val="20"/>
                <w:szCs w:val="20"/>
              </w:rPr>
              <w:t xml:space="preserve">Physical health; Human life; Mental &amp; emotional well-being </w:t>
            </w:r>
            <w:r w:rsidRPr="00435951">
              <w:rPr>
                <w:rFonts w:eastAsia="Times New Roman"/>
                <w:sz w:val="20"/>
                <w:szCs w:val="20"/>
              </w:rPr>
              <w:fldChar w:fldCharType="begin"/>
            </w:r>
            <w:r w:rsidRPr="00435951">
              <w:rPr>
                <w:rFonts w:eastAsia="Times New Roman"/>
                <w:sz w:val="20"/>
                <w:szCs w:val="20"/>
              </w:rPr>
              <w:instrText xml:space="preserve"> ADDIN ZOTERO_ITEM CSL_CITATION {"citationID":"CvH9dluX","properties":{"formattedCitation":"(Tschakert et al., 2019)","plainCitation":"(Tschakert et al., 2019)","noteIndex":0},"citationItems":[{"id":1665,"uris":["http://zotero.org/users/local/cwgXoLoZ/items/QUTTWLWR"],"itemData":{"id":1665,"type":"article-journal","container-title":"Global environmental change","ISSN":"0959-3780","page":"58-72","title":"One thousand ways to experience loss: A systematic analysis of climate-related intangible harm from around the world","volume":"55","author":[{"family":"Tschakert","given":"Petra"},{"family":"Ellis","given":"Neville R."},{"family":"Anderson","given":"Christopher"},{"family":"Kelly","given":"Adam"},{"family":"Obeng","given":"James"}],"issued":{"date-parts":[["2019"]]}}}],"schema":"https://github.com/citation-style-language/schema/raw/master/csl-citation.json"} </w:instrText>
            </w:r>
            <w:r w:rsidRPr="00435951">
              <w:rPr>
                <w:rFonts w:eastAsia="Times New Roman"/>
                <w:sz w:val="20"/>
                <w:szCs w:val="20"/>
              </w:rPr>
              <w:fldChar w:fldCharType="separate"/>
            </w:r>
            <w:r w:rsidRPr="00435951">
              <w:rPr>
                <w:rFonts w:cs="Times New Roman"/>
                <w:sz w:val="20"/>
              </w:rPr>
              <w:t>(Tschakert et al., 2019)</w:t>
            </w:r>
            <w:r w:rsidRPr="00435951">
              <w:rPr>
                <w:rFonts w:eastAsia="Times New Roman"/>
                <w:sz w:val="20"/>
                <w:szCs w:val="20"/>
              </w:rPr>
              <w:fldChar w:fldCharType="end"/>
            </w:r>
          </w:p>
          <w:p w14:paraId="1A7DEEEE" w14:textId="7DD7E272" w:rsidR="00373FDD" w:rsidRPr="00435951" w:rsidRDefault="00373FDD" w:rsidP="00435951">
            <w:pPr>
              <w:spacing w:before="0" w:after="0"/>
              <w:rPr>
                <w:rFonts w:eastAsia="Times New Roman"/>
                <w:sz w:val="20"/>
                <w:szCs w:val="20"/>
              </w:rPr>
            </w:pPr>
            <w:r w:rsidRPr="00435951">
              <w:rPr>
                <w:rFonts w:eastAsia="Times New Roman"/>
                <w:sz w:val="20"/>
                <w:szCs w:val="20"/>
              </w:rPr>
              <w:t xml:space="preserve">- Health; Loss of life </w:t>
            </w:r>
            <w:r w:rsidRPr="00435951">
              <w:rPr>
                <w:rFonts w:eastAsia="Times New Roman"/>
                <w:sz w:val="20"/>
                <w:szCs w:val="20"/>
              </w:rPr>
              <w:fldChar w:fldCharType="begin"/>
            </w:r>
            <w:r w:rsidRPr="00435951">
              <w:rPr>
                <w:rFonts w:eastAsia="Times New Roman"/>
                <w:sz w:val="20"/>
                <w:szCs w:val="20"/>
              </w:rPr>
              <w:instrText xml:space="preserve"> ADDIN ZOTERO_ITEM CSL_CITATION {"citationID":"jBKlG10S","properties":{"formattedCitation":"(Fankhauser and Dietz, 2014)","plainCitation":"(Fankhauser and Dietz, 2014)","noteIndex":0},"citationItems":[{"id":1716,"uris":["http://zotero.org/users/local/cwgXoLoZ/items/95S2LRBR"],"itemData":{"id":1716,"type":"article-journal","note":"publisher: Centre for Climate Change Economics and Policy and Grantham Research …","title":"Non-economic losses in the context of the UNFCCC work programme on loss and damage","author":[{"family":"Fankhauser","given":"Samuel"},{"family":"Dietz","given":"Simon"}],"issued":{"date-parts":[["2014"]]}}}],"schema":"https://github.com/citation-style-language/schema/raw/master/csl-citation.json"} </w:instrText>
            </w:r>
            <w:r w:rsidRPr="00435951">
              <w:rPr>
                <w:rFonts w:eastAsia="Times New Roman"/>
                <w:sz w:val="20"/>
                <w:szCs w:val="20"/>
              </w:rPr>
              <w:fldChar w:fldCharType="separate"/>
            </w:r>
            <w:r w:rsidRPr="00435951">
              <w:rPr>
                <w:rFonts w:cs="Times New Roman"/>
                <w:sz w:val="20"/>
              </w:rPr>
              <w:t>(Fankhauser and Dietz, 2014)</w:t>
            </w:r>
            <w:r w:rsidRPr="00435951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2484" w:type="pct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C43F235" w14:textId="4A91C246" w:rsidR="00373FDD" w:rsidRPr="00435951" w:rsidRDefault="00373FDD" w:rsidP="00435951">
            <w:pPr>
              <w:spacing w:before="0" w:after="0"/>
              <w:jc w:val="both"/>
              <w:rPr>
                <w:rFonts w:eastAsia="Times New Roman"/>
                <w:sz w:val="20"/>
                <w:szCs w:val="20"/>
              </w:rPr>
            </w:pPr>
            <w:r w:rsidRPr="00435951">
              <w:rPr>
                <w:rFonts w:eastAsia="Times New Roman"/>
                <w:sz w:val="20"/>
                <w:szCs w:val="20"/>
              </w:rPr>
              <w:t xml:space="preserve">- Physical health; Appropriate health care; A non-hazardous work environment; A non-hazardous physical environment; Physical security; Safe birth control and child-bearing </w:t>
            </w:r>
            <w:r w:rsidRPr="00435951">
              <w:rPr>
                <w:rFonts w:eastAsia="Times New Roman"/>
                <w:sz w:val="20"/>
                <w:szCs w:val="20"/>
              </w:rPr>
              <w:fldChar w:fldCharType="begin"/>
            </w:r>
            <w:r w:rsidRPr="00435951">
              <w:rPr>
                <w:rFonts w:eastAsia="Times New Roman"/>
                <w:sz w:val="20"/>
                <w:szCs w:val="20"/>
              </w:rPr>
              <w:instrText xml:space="preserve"> ADDIN ZOTERO_ITEM CSL_CITATION {"citationID":"DGYdVuNZ","properties":{"formattedCitation":"(Gough, 2017)","plainCitation":"(Gough, 2017)","noteIndex":0},"citationItems":[{"id":1714,"uris":["http://zotero.org/users/local/cwgXoLoZ/items/WJPSDFWQ"],"itemData":{"id":1714,"type":"book","ISBN":"1-78536-511-8","publisher":"Edward Elgar Publishing","title":"Heat, Greed and Human Need - Climate change, capitalism and sustainable wellbeing","URL":"https://www.iangough.com/heat-greed-and-human-need","author":[{"family":"Gough","given":"Ian"}],"issued":{"date-parts":[["2017"]]}}}],"schema":"https://github.com/citation-style-language/schema/raw/master/csl-citation.json"} </w:instrText>
            </w:r>
            <w:r w:rsidRPr="00435951">
              <w:rPr>
                <w:rFonts w:eastAsia="Times New Roman"/>
                <w:sz w:val="20"/>
                <w:szCs w:val="20"/>
              </w:rPr>
              <w:fldChar w:fldCharType="separate"/>
            </w:r>
            <w:r w:rsidRPr="00435951">
              <w:rPr>
                <w:rFonts w:cs="Times New Roman"/>
                <w:sz w:val="20"/>
              </w:rPr>
              <w:t>(Gough, 2017)</w:t>
            </w:r>
            <w:r w:rsidRPr="00435951">
              <w:rPr>
                <w:rFonts w:eastAsia="Times New Roman"/>
                <w:sz w:val="20"/>
                <w:szCs w:val="20"/>
              </w:rPr>
              <w:fldChar w:fldCharType="end"/>
            </w:r>
          </w:p>
          <w:p w14:paraId="05AFBB9E" w14:textId="6A48D927" w:rsidR="00373FDD" w:rsidRPr="00435951" w:rsidRDefault="00373FDD" w:rsidP="00435951">
            <w:pPr>
              <w:spacing w:before="0" w:after="0"/>
              <w:rPr>
                <w:rFonts w:eastAsia="Times New Roman"/>
                <w:sz w:val="20"/>
                <w:szCs w:val="20"/>
              </w:rPr>
            </w:pPr>
            <w:r w:rsidRPr="00435951">
              <w:rPr>
                <w:rFonts w:eastAsia="Times New Roman"/>
                <w:sz w:val="20"/>
                <w:szCs w:val="20"/>
              </w:rPr>
              <w:t xml:space="preserve">- Health; Psychological well-being </w:t>
            </w:r>
            <w:r w:rsidRPr="00435951">
              <w:rPr>
                <w:rFonts w:eastAsia="Times New Roman"/>
                <w:sz w:val="20"/>
                <w:szCs w:val="20"/>
              </w:rPr>
              <w:fldChar w:fldCharType="begin"/>
            </w:r>
            <w:r w:rsidRPr="00435951">
              <w:rPr>
                <w:rFonts w:eastAsia="Times New Roman"/>
                <w:sz w:val="20"/>
                <w:szCs w:val="20"/>
              </w:rPr>
              <w:instrText xml:space="preserve"> ADDIN ZOTERO_ITEM CSL_CITATION {"citationID":"ZZ4iDCjW","properties":{"formattedCitation":"(Verma, 2017)","plainCitation":"(Verma, 2017)","noteIndex":0},"citationItems":[{"id":1691,"uris":["http://zotero.org/users/local/cwgXoLoZ/items/HYGCAF2F"],"itemData":{"id":1691,"type":"article-journal","container-title":"Journal of Political Ecology","issue":"1","note":"ISBN: 1073-0451","page":"476-490","title":"Gross National Happiness: meaning, measure and degrowth in a living development alternative","volume":"24","author":[{"family":"Verma","given":"Ritu"}],"issued":{"date-parts":[["2017"]]}}}],"schema":"https://github.com/citation-style-language/schema/raw/master/csl-citation.json"} </w:instrText>
            </w:r>
            <w:r w:rsidRPr="00435951">
              <w:rPr>
                <w:rFonts w:eastAsia="Times New Roman"/>
                <w:sz w:val="20"/>
                <w:szCs w:val="20"/>
              </w:rPr>
              <w:fldChar w:fldCharType="separate"/>
            </w:r>
            <w:r w:rsidRPr="00435951">
              <w:rPr>
                <w:rFonts w:cs="Times New Roman"/>
                <w:sz w:val="20"/>
              </w:rPr>
              <w:t>(Verma, 2017)</w:t>
            </w:r>
            <w:r w:rsidRPr="00435951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</w:tr>
      <w:tr w:rsidR="00373FDD" w:rsidRPr="00435951" w14:paraId="0056A7D3" w14:textId="77777777" w:rsidTr="009946B1">
        <w:trPr>
          <w:jc w:val="center"/>
        </w:trPr>
        <w:tc>
          <w:tcPr>
            <w:tcW w:w="2516" w:type="pct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45830F3" w14:textId="0A6BECD5" w:rsidR="00373FDD" w:rsidRPr="00435951" w:rsidRDefault="00373FDD" w:rsidP="00435951">
            <w:pPr>
              <w:spacing w:before="0" w:after="0"/>
              <w:rPr>
                <w:rFonts w:eastAsia="Times New Roman"/>
                <w:sz w:val="20"/>
                <w:szCs w:val="20"/>
              </w:rPr>
            </w:pPr>
            <w:r w:rsidRPr="00435951">
              <w:rPr>
                <w:rFonts w:eastAsia="Times New Roman"/>
                <w:sz w:val="20"/>
                <w:szCs w:val="20"/>
              </w:rPr>
              <w:t xml:space="preserve">Indirect economic benefits &amp; opportunities </w:t>
            </w:r>
            <w:r w:rsidRPr="00435951">
              <w:rPr>
                <w:rFonts w:eastAsia="Times New Roman"/>
                <w:sz w:val="20"/>
                <w:szCs w:val="20"/>
              </w:rPr>
              <w:fldChar w:fldCharType="begin"/>
            </w:r>
            <w:r w:rsidRPr="00435951">
              <w:rPr>
                <w:rFonts w:eastAsia="Times New Roman"/>
                <w:sz w:val="20"/>
                <w:szCs w:val="20"/>
              </w:rPr>
              <w:instrText xml:space="preserve"> ADDIN ZOTERO_ITEM CSL_CITATION {"citationID":"j9sLpPmk","properties":{"formattedCitation":"(Tschakert et al., 2019)","plainCitation":"(Tschakert et al., 2019)","noteIndex":0},"citationItems":[{"id":1665,"uris":["http://zotero.org/users/local/cwgXoLoZ/items/QUTTWLWR"],"itemData":{"id":1665,"type":"article-journal","container-title":"Global environmental change","ISSN":"0959-3780","page":"58-72","title":"One thousand ways to experience loss: A systematic analysis of climate-related intangible harm from around the world","volume":"55","author":[{"family":"Tschakert","given":"Petra"},{"family":"Ellis","given":"Neville R."},{"family":"Anderson","given":"Christopher"},{"family":"Kelly","given":"Adam"},{"family":"Obeng","given":"James"}],"issued":{"date-parts":[["2019"]]}}}],"schema":"https://github.com/citation-style-language/schema/raw/master/csl-citation.json"} </w:instrText>
            </w:r>
            <w:r w:rsidRPr="00435951">
              <w:rPr>
                <w:rFonts w:eastAsia="Times New Roman"/>
                <w:sz w:val="20"/>
                <w:szCs w:val="20"/>
              </w:rPr>
              <w:fldChar w:fldCharType="separate"/>
            </w:r>
            <w:r w:rsidRPr="00435951">
              <w:rPr>
                <w:rFonts w:cs="Times New Roman"/>
                <w:sz w:val="20"/>
              </w:rPr>
              <w:t>(Tschakert et al., 2019)</w:t>
            </w:r>
            <w:r w:rsidRPr="00435951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2484" w:type="pct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65A9A7E" w14:textId="77777777" w:rsidR="00373FDD" w:rsidRPr="00435951" w:rsidRDefault="00373FDD" w:rsidP="00435951">
            <w:pPr>
              <w:spacing w:before="0" w:after="0"/>
              <w:rPr>
                <w:rFonts w:eastAsia="Times New Roman"/>
                <w:sz w:val="20"/>
                <w:szCs w:val="20"/>
              </w:rPr>
            </w:pPr>
            <w:r w:rsidRPr="00435951">
              <w:rPr>
                <w:rFonts w:eastAsia="Times New Roman"/>
                <w:sz w:val="20"/>
                <w:szCs w:val="20"/>
              </w:rPr>
              <w:t>- Economic security; Adequate nutritious food &amp; water; Adequate protective housing (Gough)</w:t>
            </w:r>
          </w:p>
          <w:p w14:paraId="2CE5A0CD" w14:textId="1F4C6025" w:rsidR="00373FDD" w:rsidRPr="00435951" w:rsidRDefault="00373FDD" w:rsidP="00435951">
            <w:pPr>
              <w:spacing w:before="0" w:after="0"/>
              <w:rPr>
                <w:rFonts w:eastAsia="Times New Roman"/>
                <w:sz w:val="20"/>
                <w:szCs w:val="20"/>
              </w:rPr>
            </w:pPr>
            <w:r w:rsidRPr="00435951">
              <w:rPr>
                <w:rFonts w:eastAsia="Times New Roman"/>
                <w:sz w:val="20"/>
                <w:szCs w:val="20"/>
              </w:rPr>
              <w:t xml:space="preserve">- Living standards </w:t>
            </w:r>
            <w:r w:rsidRPr="00435951">
              <w:rPr>
                <w:rFonts w:eastAsia="Times New Roman"/>
                <w:sz w:val="20"/>
                <w:szCs w:val="20"/>
              </w:rPr>
              <w:fldChar w:fldCharType="begin"/>
            </w:r>
            <w:r w:rsidRPr="00435951">
              <w:rPr>
                <w:rFonts w:eastAsia="Times New Roman"/>
                <w:sz w:val="20"/>
                <w:szCs w:val="20"/>
              </w:rPr>
              <w:instrText xml:space="preserve"> ADDIN ZOTERO_ITEM CSL_CITATION {"citationID":"ZZ4iDCjW","properties":{"formattedCitation":"(Verma, 2017)","plainCitation":"(Verma, 2017)","noteIndex":0},"citationItems":[{"id":1691,"uris":["http://zotero.org/users/local/cwgXoLoZ/items/HYGCAF2F"],"itemData":{"id":1691,"type":"article-journal","container-title":"Journal of Political Ecology","issue":"1","note":"ISBN: 1073-0451","page":"476-490","title":"Gross National Happiness: meaning, measure and degrowth in a living development alternative","volume":"24","author":[{"family":"Verma","given":"Ritu"}],"issued":{"date-parts":[["2017"]]}}}],"schema":"https://github.com/citation-style-language/schema/raw/master/csl-citation.json"} </w:instrText>
            </w:r>
            <w:r w:rsidRPr="00435951">
              <w:rPr>
                <w:rFonts w:eastAsia="Times New Roman"/>
                <w:sz w:val="20"/>
                <w:szCs w:val="20"/>
              </w:rPr>
              <w:fldChar w:fldCharType="separate"/>
            </w:r>
            <w:r w:rsidRPr="00435951">
              <w:rPr>
                <w:rFonts w:cs="Times New Roman"/>
                <w:sz w:val="20"/>
              </w:rPr>
              <w:t>(Verma, 2017)</w:t>
            </w:r>
            <w:r w:rsidRPr="00435951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</w:tr>
      <w:tr w:rsidR="00373FDD" w:rsidRPr="00435951" w14:paraId="1D0B7993" w14:textId="77777777" w:rsidTr="009946B1">
        <w:trPr>
          <w:jc w:val="center"/>
        </w:trPr>
        <w:tc>
          <w:tcPr>
            <w:tcW w:w="2516" w:type="pct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7710AD8" w14:textId="630F6D53" w:rsidR="00373FDD" w:rsidRPr="00435951" w:rsidRDefault="00373FDD" w:rsidP="00435951">
            <w:pPr>
              <w:spacing w:before="0" w:after="0"/>
              <w:rPr>
                <w:rFonts w:eastAsia="Times New Roman"/>
                <w:sz w:val="20"/>
                <w:szCs w:val="20"/>
              </w:rPr>
            </w:pPr>
            <w:r w:rsidRPr="00435951">
              <w:rPr>
                <w:rFonts w:eastAsia="Times New Roman"/>
                <w:sz w:val="20"/>
                <w:szCs w:val="20"/>
              </w:rPr>
              <w:t xml:space="preserve">- Ecosystem services; Biodiversity &amp; species; Productive land &amp; habitat </w:t>
            </w:r>
            <w:r w:rsidRPr="00435951">
              <w:rPr>
                <w:rFonts w:eastAsia="Times New Roman"/>
                <w:sz w:val="20"/>
                <w:szCs w:val="20"/>
              </w:rPr>
              <w:fldChar w:fldCharType="begin"/>
            </w:r>
            <w:r w:rsidRPr="00435951">
              <w:rPr>
                <w:rFonts w:eastAsia="Times New Roman"/>
                <w:sz w:val="20"/>
                <w:szCs w:val="20"/>
              </w:rPr>
              <w:instrText xml:space="preserve"> ADDIN ZOTERO_ITEM CSL_CITATION {"citationID":"UGFh4RVI","properties":{"formattedCitation":"(Tschakert et al., 2019)","plainCitation":"(Tschakert et al., 2019)","noteIndex":0},"citationItems":[{"id":1665,"uris":["http://zotero.org/users/local/cwgXoLoZ/items/QUTTWLWR"],"itemData":{"id":1665,"type":"article-journal","container-title":"Global environmental change","ISSN":"0959-3780","page":"58-72","title":"One thousand ways to experience loss: A systematic analysis of climate-related intangible harm from around the world","volume":"55","author":[{"family":"Tschakert","given":"Petra"},{"family":"Ellis","given":"Neville R."},{"family":"Anderson","given":"Christopher"},{"family":"Kelly","given":"Adam"},{"family":"Obeng","given":"James"}],"issued":{"date-parts":[["2019"]]}}}],"schema":"https://github.com/citation-style-language/schema/raw/master/csl-citation.json"} </w:instrText>
            </w:r>
            <w:r w:rsidRPr="00435951">
              <w:rPr>
                <w:rFonts w:eastAsia="Times New Roman"/>
                <w:sz w:val="20"/>
                <w:szCs w:val="20"/>
              </w:rPr>
              <w:fldChar w:fldCharType="separate"/>
            </w:r>
            <w:r w:rsidRPr="00435951">
              <w:rPr>
                <w:rFonts w:cs="Times New Roman"/>
                <w:sz w:val="20"/>
              </w:rPr>
              <w:t>(Tschakert et al., 2019)</w:t>
            </w:r>
            <w:r w:rsidRPr="00435951">
              <w:rPr>
                <w:rFonts w:eastAsia="Times New Roman"/>
                <w:sz w:val="20"/>
                <w:szCs w:val="20"/>
              </w:rPr>
              <w:fldChar w:fldCharType="end"/>
            </w:r>
          </w:p>
          <w:p w14:paraId="66B9B4FE" w14:textId="36148E81" w:rsidR="00373FDD" w:rsidRPr="00435951" w:rsidRDefault="00373FDD" w:rsidP="00435951">
            <w:pPr>
              <w:spacing w:before="0" w:after="0"/>
              <w:rPr>
                <w:rFonts w:eastAsia="Times New Roman"/>
                <w:sz w:val="20"/>
                <w:szCs w:val="20"/>
              </w:rPr>
            </w:pPr>
            <w:r w:rsidRPr="00435951">
              <w:rPr>
                <w:rFonts w:eastAsia="Times New Roman"/>
                <w:sz w:val="20"/>
                <w:szCs w:val="20"/>
              </w:rPr>
              <w:t xml:space="preserve">- Ecosystem services; Biodiversity </w:t>
            </w:r>
            <w:r w:rsidRPr="00435951">
              <w:rPr>
                <w:rFonts w:eastAsia="Times New Roman"/>
                <w:sz w:val="20"/>
                <w:szCs w:val="20"/>
              </w:rPr>
              <w:fldChar w:fldCharType="begin"/>
            </w:r>
            <w:r w:rsidRPr="00435951">
              <w:rPr>
                <w:rFonts w:eastAsia="Times New Roman"/>
                <w:sz w:val="20"/>
                <w:szCs w:val="20"/>
              </w:rPr>
              <w:instrText xml:space="preserve"> ADDIN ZOTERO_ITEM CSL_CITATION {"citationID":"NOWUXpm1","properties":{"formattedCitation":"(Fankhauser and Dietz, 2014)","plainCitation":"(Fankhauser and Dietz, 2014)","noteIndex":0},"citationItems":[{"id":1716,"uris":["http://zotero.org/users/local/cwgXoLoZ/items/95S2LRBR"],"itemData":{"id":1716,"type":"article-journal","note":"publisher: Centre for Climate Change Economics and Policy and Grantham Research …","title":"Non-economic losses in the context of the UNFCCC work programme on loss and damage","author":[{"family":"Fankhauser","given":"Samuel"},{"family":"Dietz","given":"Simon"}],"issued":{"date-parts":[["2014"]]}}}],"schema":"https://github.com/citation-style-language/schema/raw/master/csl-citation.json"} </w:instrText>
            </w:r>
            <w:r w:rsidRPr="00435951">
              <w:rPr>
                <w:rFonts w:eastAsia="Times New Roman"/>
                <w:sz w:val="20"/>
                <w:szCs w:val="20"/>
              </w:rPr>
              <w:fldChar w:fldCharType="separate"/>
            </w:r>
            <w:r w:rsidRPr="00435951">
              <w:rPr>
                <w:rFonts w:cs="Times New Roman"/>
                <w:sz w:val="20"/>
              </w:rPr>
              <w:t>(Fankhauser and Dietz, 2014)</w:t>
            </w:r>
            <w:r w:rsidRPr="00435951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2484" w:type="pct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D616924" w14:textId="3CD603CB" w:rsidR="00373FDD" w:rsidRPr="00435951" w:rsidRDefault="00373FDD" w:rsidP="00435951">
            <w:pPr>
              <w:spacing w:before="0" w:after="0"/>
              <w:rPr>
                <w:rFonts w:eastAsia="Times New Roman"/>
                <w:sz w:val="20"/>
                <w:szCs w:val="20"/>
              </w:rPr>
            </w:pPr>
            <w:r w:rsidRPr="00435951">
              <w:rPr>
                <w:rFonts w:eastAsia="Times New Roman"/>
                <w:sz w:val="20"/>
                <w:szCs w:val="20"/>
              </w:rPr>
              <w:t xml:space="preserve">- Ecological diversity &amp; resilience </w:t>
            </w:r>
            <w:r w:rsidRPr="00435951">
              <w:rPr>
                <w:rFonts w:eastAsia="Times New Roman"/>
                <w:sz w:val="20"/>
                <w:szCs w:val="20"/>
              </w:rPr>
              <w:fldChar w:fldCharType="begin"/>
            </w:r>
            <w:r w:rsidRPr="00435951">
              <w:rPr>
                <w:rFonts w:eastAsia="Times New Roman"/>
                <w:sz w:val="20"/>
                <w:szCs w:val="20"/>
              </w:rPr>
              <w:instrText xml:space="preserve"> ADDIN ZOTERO_ITEM CSL_CITATION {"citationID":"ZZ4iDCjW","properties":{"formattedCitation":"(Verma, 2017)","plainCitation":"(Verma, 2017)","noteIndex":0},"citationItems":[{"id":1691,"uris":["http://zotero.org/users/local/cwgXoLoZ/items/HYGCAF2F"],"itemData":{"id":1691,"type":"article-journal","container-title":"Journal of Political Ecology","issue":"1","note":"ISBN: 1073-0451","page":"476-490","title":"Gross National Happiness: meaning, measure and degrowth in a living development alternative","volume":"24","author":[{"family":"Verma","given":"Ritu"}],"issued":{"date-parts":[["2017"]]}}}],"schema":"https://github.com/citation-style-language/schema/raw/master/csl-citation.json"} </w:instrText>
            </w:r>
            <w:r w:rsidRPr="00435951">
              <w:rPr>
                <w:rFonts w:eastAsia="Times New Roman"/>
                <w:sz w:val="20"/>
                <w:szCs w:val="20"/>
              </w:rPr>
              <w:fldChar w:fldCharType="separate"/>
            </w:r>
            <w:r w:rsidRPr="00435951">
              <w:rPr>
                <w:rFonts w:cs="Times New Roman"/>
                <w:sz w:val="20"/>
              </w:rPr>
              <w:t>(Verma, 2017)</w:t>
            </w:r>
            <w:r w:rsidRPr="00435951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bookmarkStart w:id="0" w:name="_GoBack"/>
        <w:bookmarkEnd w:id="0"/>
      </w:tr>
      <w:tr w:rsidR="00373FDD" w:rsidRPr="00435951" w14:paraId="6E739186" w14:textId="77777777" w:rsidTr="009946B1">
        <w:trPr>
          <w:jc w:val="center"/>
        </w:trPr>
        <w:tc>
          <w:tcPr>
            <w:tcW w:w="2516" w:type="pct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C43BAAB" w14:textId="61E0D22F" w:rsidR="00373FDD" w:rsidRPr="00435951" w:rsidRDefault="00373FDD" w:rsidP="00435951">
            <w:pPr>
              <w:spacing w:before="0" w:after="0"/>
              <w:rPr>
                <w:rFonts w:eastAsia="Times New Roman"/>
                <w:sz w:val="20"/>
                <w:szCs w:val="20"/>
                <w:lang w:val="fr-FR"/>
              </w:rPr>
            </w:pPr>
            <w:r w:rsidRPr="00435951">
              <w:rPr>
                <w:rFonts w:eastAsia="Times New Roman"/>
                <w:sz w:val="20"/>
                <w:szCs w:val="20"/>
                <w:lang w:val="fr-FR"/>
              </w:rPr>
              <w:t xml:space="preserve">- Social </w:t>
            </w:r>
            <w:proofErr w:type="spellStart"/>
            <w:r w:rsidRPr="00435951">
              <w:rPr>
                <w:rFonts w:eastAsia="Times New Roman"/>
                <w:sz w:val="20"/>
                <w:szCs w:val="20"/>
                <w:lang w:val="fr-FR"/>
              </w:rPr>
              <w:t>fabric</w:t>
            </w:r>
            <w:proofErr w:type="spellEnd"/>
            <w:r w:rsidRPr="00435951">
              <w:rPr>
                <w:rFonts w:eastAsia="Times New Roman"/>
                <w:sz w:val="20"/>
                <w:szCs w:val="20"/>
                <w:lang w:val="fr-FR"/>
              </w:rPr>
              <w:t xml:space="preserve"> </w:t>
            </w:r>
            <w:r w:rsidRPr="00435951">
              <w:rPr>
                <w:rFonts w:eastAsia="Times New Roman"/>
                <w:sz w:val="20"/>
                <w:szCs w:val="20"/>
              </w:rPr>
              <w:fldChar w:fldCharType="begin"/>
            </w:r>
            <w:r w:rsidRPr="00435951">
              <w:rPr>
                <w:rFonts w:eastAsia="Times New Roman"/>
                <w:sz w:val="20"/>
                <w:szCs w:val="20"/>
                <w:lang w:val="fr-FR"/>
              </w:rPr>
              <w:instrText xml:space="preserve"> ADDIN ZOTERO_ITEM CSL_CITATION {"citationID":"Tijxj5BD","properties":{"formattedCitation":"(Tschakert et al., 2019)","plainCitation":"(Tschakert et al., 2019)","noteIndex":0},"citationItems":[{"id":1665,"uris":["http://zotero.org/users/local/cwgXoLoZ/items/QUTTWLWR"],"itemData":{"id":1665,"type":"article-journal","container-title":"Global environmental change","ISSN":"0959-3780","page":"58-72","title":"One thousand ways to experience loss: A systematic analysis of climate-related intangible harm from around the world","volume":"55","author":[{"family":"Tschakert","given":"Petra"},{"family":"Ellis","given":"Neville R."},{"family":"Anderson","given":"Christopher"},{"family":"Kelly","given":"Adam"},{"family":"Obeng","given":"James"}],"issued":{"date-parts":[["2019"]]}}}],"schema":"https://github.com/citation-style-language/schema/raw/master/csl-citation.json"} </w:instrText>
            </w:r>
            <w:r w:rsidRPr="00435951">
              <w:rPr>
                <w:rFonts w:eastAsia="Times New Roman"/>
                <w:sz w:val="20"/>
                <w:szCs w:val="20"/>
              </w:rPr>
              <w:fldChar w:fldCharType="separate"/>
            </w:r>
            <w:r w:rsidRPr="00435951">
              <w:rPr>
                <w:rFonts w:cs="Times New Roman"/>
                <w:sz w:val="20"/>
                <w:lang w:val="fr-FR"/>
              </w:rPr>
              <w:t>(</w:t>
            </w:r>
            <w:proofErr w:type="spellStart"/>
            <w:r w:rsidRPr="00435951">
              <w:rPr>
                <w:rFonts w:cs="Times New Roman"/>
                <w:sz w:val="20"/>
                <w:lang w:val="fr-FR"/>
              </w:rPr>
              <w:t>Tschakert</w:t>
            </w:r>
            <w:proofErr w:type="spellEnd"/>
            <w:r w:rsidRPr="00435951">
              <w:rPr>
                <w:rFonts w:cs="Times New Roman"/>
                <w:sz w:val="20"/>
                <w:lang w:val="fr-FR"/>
              </w:rPr>
              <w:t xml:space="preserve"> et al., 2019)</w:t>
            </w:r>
            <w:r w:rsidRPr="00435951">
              <w:rPr>
                <w:rFonts w:eastAsia="Times New Roman"/>
                <w:sz w:val="20"/>
                <w:szCs w:val="20"/>
              </w:rPr>
              <w:fldChar w:fldCharType="end"/>
            </w:r>
          </w:p>
          <w:p w14:paraId="2D5D09CA" w14:textId="6DFE3A42" w:rsidR="00373FDD" w:rsidRPr="00435951" w:rsidRDefault="00373FDD" w:rsidP="00435951">
            <w:pPr>
              <w:spacing w:before="0" w:after="0"/>
              <w:rPr>
                <w:rFonts w:eastAsia="Times New Roman"/>
                <w:sz w:val="20"/>
                <w:szCs w:val="20"/>
              </w:rPr>
            </w:pPr>
            <w:r w:rsidRPr="00435951">
              <w:rPr>
                <w:rFonts w:eastAsia="Times New Roman"/>
                <w:sz w:val="20"/>
                <w:szCs w:val="20"/>
              </w:rPr>
              <w:t xml:space="preserve">- Other social capital </w:t>
            </w:r>
            <w:r w:rsidRPr="00435951">
              <w:rPr>
                <w:rFonts w:eastAsia="Times New Roman"/>
                <w:sz w:val="20"/>
                <w:szCs w:val="20"/>
              </w:rPr>
              <w:fldChar w:fldCharType="begin"/>
            </w:r>
            <w:r w:rsidRPr="00435951">
              <w:rPr>
                <w:rFonts w:eastAsia="Times New Roman"/>
                <w:sz w:val="20"/>
                <w:szCs w:val="20"/>
              </w:rPr>
              <w:instrText xml:space="preserve"> ADDIN ZOTERO_ITEM CSL_CITATION {"citationID":"bDiUOHCy","properties":{"formattedCitation":"(Fankhauser and Dietz, 2014)","plainCitation":"(Fankhauser and Dietz, 2014)","noteIndex":0},"citationItems":[{"id":1716,"uris":["http://zotero.org/users/local/cwgXoLoZ/items/95S2LRBR"],"itemData":{"id":1716,"type":"article-journal","note":"publisher: Centre for Climate Change Economics and Policy and Grantham Research …","title":"Non-economic losses in the context of the UNFCCC work programme on loss and damage","author":[{"family":"Fankhauser","given":"Samuel"},{"family":"Dietz","given":"Simon"}],"issued":{"date-parts":[["2014"]]}}}],"schema":"https://github.com/citation-style-language/schema/raw/master/csl-citation.json"} </w:instrText>
            </w:r>
            <w:r w:rsidRPr="00435951">
              <w:rPr>
                <w:rFonts w:eastAsia="Times New Roman"/>
                <w:sz w:val="20"/>
                <w:szCs w:val="20"/>
              </w:rPr>
              <w:fldChar w:fldCharType="separate"/>
            </w:r>
            <w:r w:rsidRPr="00435951">
              <w:rPr>
                <w:rFonts w:cs="Times New Roman"/>
                <w:sz w:val="20"/>
              </w:rPr>
              <w:t>(Fankhauser and Dietz, 2014)</w:t>
            </w:r>
            <w:r w:rsidRPr="00435951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2484" w:type="pct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54D51CA" w14:textId="2A4B041D" w:rsidR="00373FDD" w:rsidRPr="00435951" w:rsidRDefault="00373FDD" w:rsidP="00435951">
            <w:pPr>
              <w:spacing w:before="0" w:after="0"/>
              <w:rPr>
                <w:rFonts w:eastAsia="Times New Roman"/>
                <w:sz w:val="20"/>
                <w:szCs w:val="20"/>
              </w:rPr>
            </w:pPr>
            <w:r w:rsidRPr="00435951">
              <w:rPr>
                <w:rFonts w:eastAsia="Times New Roman"/>
                <w:sz w:val="20"/>
                <w:szCs w:val="20"/>
              </w:rPr>
              <w:t xml:space="preserve">- Significant primary relationships </w:t>
            </w:r>
            <w:r w:rsidRPr="00435951">
              <w:rPr>
                <w:rFonts w:eastAsia="Times New Roman"/>
                <w:sz w:val="20"/>
                <w:szCs w:val="20"/>
              </w:rPr>
              <w:fldChar w:fldCharType="begin"/>
            </w:r>
            <w:r w:rsidRPr="00435951">
              <w:rPr>
                <w:rFonts w:eastAsia="Times New Roman"/>
                <w:sz w:val="20"/>
                <w:szCs w:val="20"/>
              </w:rPr>
              <w:instrText xml:space="preserve"> ADDIN ZOTERO_ITEM CSL_CITATION {"citationID":"wLMB00YR","properties":{"formattedCitation":"(Gough, 2017)","plainCitation":"(Gough, 2017)","noteIndex":0},"citationItems":[{"id":1714,"uris":["http://zotero.org/users/local/cwgXoLoZ/items/WJPSDFWQ"],"itemData":{"id":1714,"type":"book","ISBN":"1-78536-511-8","publisher":"Edward Elgar Publishing","title":"Heat, Greed and Human Need - Climate change, capitalism and sustainable wellbeing","URL":"https://www.iangough.com/heat-greed-and-human-need","author":[{"family":"Gough","given":"Ian"}],"issued":{"date-parts":[["2017"]]}}}],"schema":"https://github.com/citation-style-language/schema/raw/master/csl-citation.json"} </w:instrText>
            </w:r>
            <w:r w:rsidRPr="00435951">
              <w:rPr>
                <w:rFonts w:eastAsia="Times New Roman"/>
                <w:sz w:val="20"/>
                <w:szCs w:val="20"/>
              </w:rPr>
              <w:fldChar w:fldCharType="separate"/>
            </w:r>
            <w:r w:rsidRPr="00435951">
              <w:rPr>
                <w:rFonts w:cs="Times New Roman"/>
                <w:sz w:val="20"/>
              </w:rPr>
              <w:t>(Gough, 2017)</w:t>
            </w:r>
            <w:r w:rsidRPr="00435951">
              <w:rPr>
                <w:rFonts w:eastAsia="Times New Roman"/>
                <w:sz w:val="20"/>
                <w:szCs w:val="20"/>
              </w:rPr>
              <w:fldChar w:fldCharType="end"/>
            </w:r>
          </w:p>
          <w:p w14:paraId="62479031" w14:textId="654AAFD4" w:rsidR="00373FDD" w:rsidRPr="00435951" w:rsidRDefault="00373FDD" w:rsidP="00435951">
            <w:pPr>
              <w:spacing w:before="0" w:after="0"/>
              <w:rPr>
                <w:rFonts w:eastAsia="Times New Roman"/>
                <w:sz w:val="20"/>
                <w:szCs w:val="20"/>
              </w:rPr>
            </w:pPr>
            <w:r w:rsidRPr="00435951">
              <w:rPr>
                <w:rFonts w:eastAsia="Times New Roman"/>
                <w:sz w:val="20"/>
                <w:szCs w:val="20"/>
              </w:rPr>
              <w:t xml:space="preserve">- Community vitality </w:t>
            </w:r>
            <w:r w:rsidRPr="00435951">
              <w:rPr>
                <w:rFonts w:eastAsia="Times New Roman"/>
                <w:sz w:val="20"/>
                <w:szCs w:val="20"/>
              </w:rPr>
              <w:fldChar w:fldCharType="begin"/>
            </w:r>
            <w:r w:rsidRPr="00435951">
              <w:rPr>
                <w:rFonts w:eastAsia="Times New Roman"/>
                <w:sz w:val="20"/>
                <w:szCs w:val="20"/>
              </w:rPr>
              <w:instrText xml:space="preserve"> ADDIN ZOTERO_ITEM CSL_CITATION {"citationID":"ZZ4iDCjW","properties":{"formattedCitation":"(Verma, 2017)","plainCitation":"(Verma, 2017)","noteIndex":0},"citationItems":[{"id":1691,"uris":["http://zotero.org/users/local/cwgXoLoZ/items/HYGCAF2F"],"itemData":{"id":1691,"type":"article-journal","container-title":"Journal of Political Ecology","issue":"1","note":"ISBN: 1073-0451","page":"476-490","title":"Gross National Happiness: meaning, measure and degrowth in a living development alternative","volume":"24","author":[{"family":"Verma","given":"Ritu"}],"issued":{"date-parts":[["2017"]]}}}],"schema":"https://github.com/citation-style-language/schema/raw/master/csl-citation.json"} </w:instrText>
            </w:r>
            <w:r w:rsidRPr="00435951">
              <w:rPr>
                <w:rFonts w:eastAsia="Times New Roman"/>
                <w:sz w:val="20"/>
                <w:szCs w:val="20"/>
              </w:rPr>
              <w:fldChar w:fldCharType="separate"/>
            </w:r>
            <w:r w:rsidRPr="00435951">
              <w:rPr>
                <w:rFonts w:cs="Times New Roman"/>
                <w:sz w:val="20"/>
              </w:rPr>
              <w:t>(Verma, 2017)</w:t>
            </w:r>
            <w:r w:rsidRPr="00435951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</w:tr>
      <w:tr w:rsidR="00373FDD" w:rsidRPr="00435951" w14:paraId="2E3F7268" w14:textId="77777777" w:rsidTr="009946B1">
        <w:trPr>
          <w:jc w:val="center"/>
        </w:trPr>
        <w:tc>
          <w:tcPr>
            <w:tcW w:w="2516" w:type="pct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2A2A6D5" w14:textId="355B94E1" w:rsidR="00373FDD" w:rsidRPr="00435951" w:rsidRDefault="00373FDD" w:rsidP="00435951">
            <w:pPr>
              <w:spacing w:before="0" w:after="0"/>
              <w:rPr>
                <w:rFonts w:eastAsia="Times New Roman"/>
                <w:sz w:val="20"/>
                <w:szCs w:val="20"/>
              </w:rPr>
            </w:pPr>
            <w:r w:rsidRPr="00435951">
              <w:rPr>
                <w:rFonts w:eastAsia="Times New Roman"/>
                <w:sz w:val="20"/>
                <w:szCs w:val="20"/>
              </w:rPr>
              <w:t xml:space="preserve">- Culture, lifestyle, traditions, &amp; heritage; Identity; Sense of place </w:t>
            </w:r>
            <w:r w:rsidRPr="00435951">
              <w:rPr>
                <w:rFonts w:eastAsia="Times New Roman"/>
                <w:sz w:val="20"/>
                <w:szCs w:val="20"/>
              </w:rPr>
              <w:fldChar w:fldCharType="begin"/>
            </w:r>
            <w:r w:rsidRPr="00435951">
              <w:rPr>
                <w:rFonts w:eastAsia="Times New Roman"/>
                <w:sz w:val="20"/>
                <w:szCs w:val="20"/>
              </w:rPr>
              <w:instrText xml:space="preserve"> ADDIN ZOTERO_ITEM CSL_CITATION {"citationID":"rcpMh3Bx","properties":{"formattedCitation":"(Tschakert et al., 2019)","plainCitation":"(Tschakert et al., 2019)","noteIndex":0},"citationItems":[{"id":1665,"uris":["http://zotero.org/users/local/cwgXoLoZ/items/QUTTWLWR"],"itemData":{"id":1665,"type":"article-journal","container-title":"Global environmental change","ISSN":"0959-3780","page":"58-72","title":"One thousand ways to experience loss: A systematic analysis of climate-related intangible harm from around the world","volume":"55","author":[{"family":"Tschakert","given":"Petra"},{"family":"Ellis","given":"Neville R."},{"family":"Anderson","given":"Christopher"},{"family":"Kelly","given":"Adam"},{"family":"Obeng","given":"James"}],"issued":{"date-parts":[["2019"]]}}}],"schema":"https://github.com/citation-style-language/schema/raw/master/csl-citation.json"} </w:instrText>
            </w:r>
            <w:r w:rsidRPr="00435951">
              <w:rPr>
                <w:rFonts w:eastAsia="Times New Roman"/>
                <w:sz w:val="20"/>
                <w:szCs w:val="20"/>
              </w:rPr>
              <w:fldChar w:fldCharType="separate"/>
            </w:r>
            <w:r w:rsidRPr="00435951">
              <w:rPr>
                <w:rFonts w:cs="Times New Roman"/>
                <w:sz w:val="20"/>
              </w:rPr>
              <w:t>(Tschakert et al., 2019)</w:t>
            </w:r>
            <w:r w:rsidRPr="00435951">
              <w:rPr>
                <w:rFonts w:eastAsia="Times New Roman"/>
                <w:sz w:val="20"/>
                <w:szCs w:val="20"/>
              </w:rPr>
              <w:fldChar w:fldCharType="end"/>
            </w:r>
          </w:p>
          <w:p w14:paraId="14E71B9D" w14:textId="5A1E1FC3" w:rsidR="00373FDD" w:rsidRPr="00435951" w:rsidRDefault="00373FDD" w:rsidP="00435951">
            <w:pPr>
              <w:spacing w:before="0" w:after="0"/>
              <w:rPr>
                <w:rFonts w:eastAsia="Times New Roman"/>
                <w:sz w:val="20"/>
                <w:szCs w:val="20"/>
              </w:rPr>
            </w:pPr>
            <w:r w:rsidRPr="00435951">
              <w:rPr>
                <w:rFonts w:eastAsia="Times New Roman"/>
                <w:sz w:val="20"/>
                <w:szCs w:val="20"/>
              </w:rPr>
              <w:t xml:space="preserve">- Cultural heritage &amp; territory </w:t>
            </w:r>
            <w:r w:rsidRPr="00435951">
              <w:rPr>
                <w:rFonts w:eastAsia="Times New Roman"/>
                <w:sz w:val="20"/>
                <w:szCs w:val="20"/>
              </w:rPr>
              <w:fldChar w:fldCharType="begin"/>
            </w:r>
            <w:r w:rsidRPr="00435951">
              <w:rPr>
                <w:rFonts w:eastAsia="Times New Roman"/>
                <w:sz w:val="20"/>
                <w:szCs w:val="20"/>
              </w:rPr>
              <w:instrText xml:space="preserve"> ADDIN ZOTERO_ITEM CSL_CITATION {"citationID":"k6AI8F7h","properties":{"formattedCitation":"(Fankhauser and Dietz, 2014)","plainCitation":"(Fankhauser and Dietz, 2014)","noteIndex":0},"citationItems":[{"id":1716,"uris":["http://zotero.org/users/local/cwgXoLoZ/items/95S2LRBR"],"itemData":{"id":1716,"type":"article-journal","note":"publisher: Centre for Climate Change Economics and Policy and Grantham Research …","title":"Non-economic losses in the context of the UNFCCC work programme on loss and damage","author":[{"family":"Fankhauser","given":"Samuel"},{"family":"Dietz","given":"Simon"}],"issued":{"date-parts":[["2014"]]}}}],"schema":"https://github.com/citation-style-language/schema/raw/master/csl-citation.json"} </w:instrText>
            </w:r>
            <w:r w:rsidRPr="00435951">
              <w:rPr>
                <w:rFonts w:eastAsia="Times New Roman"/>
                <w:sz w:val="20"/>
                <w:szCs w:val="20"/>
              </w:rPr>
              <w:fldChar w:fldCharType="separate"/>
            </w:r>
            <w:r w:rsidRPr="00435951">
              <w:rPr>
                <w:rFonts w:cs="Times New Roman"/>
                <w:sz w:val="20"/>
              </w:rPr>
              <w:t>(Fankhauser and Dietz, 2014)</w:t>
            </w:r>
            <w:r w:rsidRPr="00435951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2484" w:type="pct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11B0E89" w14:textId="0C6A65AE" w:rsidR="00373FDD" w:rsidRPr="00435951" w:rsidRDefault="00373FDD" w:rsidP="00435951">
            <w:pPr>
              <w:spacing w:before="0" w:after="0"/>
              <w:rPr>
                <w:rFonts w:eastAsia="Times New Roman"/>
                <w:sz w:val="20"/>
                <w:szCs w:val="20"/>
              </w:rPr>
            </w:pPr>
            <w:r w:rsidRPr="00435951">
              <w:rPr>
                <w:rFonts w:eastAsia="Times New Roman"/>
                <w:sz w:val="20"/>
                <w:szCs w:val="20"/>
              </w:rPr>
              <w:t xml:space="preserve">- Cultural understanding; Critical autonomy </w:t>
            </w:r>
            <w:r w:rsidRPr="00435951">
              <w:rPr>
                <w:rFonts w:eastAsia="Times New Roman"/>
                <w:sz w:val="20"/>
                <w:szCs w:val="20"/>
              </w:rPr>
              <w:fldChar w:fldCharType="begin"/>
            </w:r>
            <w:r w:rsidRPr="00435951">
              <w:rPr>
                <w:rFonts w:eastAsia="Times New Roman"/>
                <w:sz w:val="20"/>
                <w:szCs w:val="20"/>
              </w:rPr>
              <w:instrText xml:space="preserve"> ADDIN ZOTERO_ITEM CSL_CITATION {"citationID":"hcDyKK84","properties":{"formattedCitation":"(Gough, 2017)","plainCitation":"(Gough, 2017)","noteIndex":0},"citationItems":[{"id":1714,"uris":["http://zotero.org/users/local/cwgXoLoZ/items/WJPSDFWQ"],"itemData":{"id":1714,"type":"book","ISBN":"1-78536-511-8","publisher":"Edward Elgar Publishing","title":"Heat, Greed and Human Need - Climate change, capitalism and sustainable wellbeing","URL":"https://www.iangough.com/heat-greed-and-human-need","author":[{"family":"Gough","given":"Ian"}],"issued":{"date-parts":[["2017"]]}}}],"schema":"https://github.com/citation-style-language/schema/raw/master/csl-citation.json"} </w:instrText>
            </w:r>
            <w:r w:rsidRPr="00435951">
              <w:rPr>
                <w:rFonts w:eastAsia="Times New Roman"/>
                <w:sz w:val="20"/>
                <w:szCs w:val="20"/>
              </w:rPr>
              <w:fldChar w:fldCharType="separate"/>
            </w:r>
            <w:r w:rsidRPr="00435951">
              <w:rPr>
                <w:rFonts w:cs="Times New Roman"/>
                <w:sz w:val="20"/>
              </w:rPr>
              <w:t>(Gough, 2017)</w:t>
            </w:r>
            <w:r w:rsidRPr="00435951">
              <w:rPr>
                <w:rFonts w:eastAsia="Times New Roman"/>
                <w:sz w:val="20"/>
                <w:szCs w:val="20"/>
              </w:rPr>
              <w:fldChar w:fldCharType="end"/>
            </w:r>
          </w:p>
          <w:p w14:paraId="06094F9A" w14:textId="32B787E0" w:rsidR="00373FDD" w:rsidRPr="00435951" w:rsidRDefault="00373FDD" w:rsidP="00435951">
            <w:pPr>
              <w:spacing w:before="0" w:after="0"/>
              <w:rPr>
                <w:rFonts w:eastAsia="Times New Roman"/>
                <w:sz w:val="20"/>
                <w:szCs w:val="20"/>
              </w:rPr>
            </w:pPr>
            <w:r w:rsidRPr="00435951">
              <w:rPr>
                <w:rFonts w:eastAsia="Times New Roman"/>
                <w:sz w:val="20"/>
                <w:szCs w:val="20"/>
              </w:rPr>
              <w:t xml:space="preserve">- Cultural diversity &amp; resilience </w:t>
            </w:r>
            <w:r w:rsidRPr="00435951">
              <w:rPr>
                <w:rFonts w:eastAsia="Times New Roman"/>
                <w:sz w:val="20"/>
                <w:szCs w:val="20"/>
              </w:rPr>
              <w:fldChar w:fldCharType="begin"/>
            </w:r>
            <w:r w:rsidRPr="00435951">
              <w:rPr>
                <w:rFonts w:eastAsia="Times New Roman"/>
                <w:sz w:val="20"/>
                <w:szCs w:val="20"/>
              </w:rPr>
              <w:instrText xml:space="preserve"> ADDIN ZOTERO_ITEM CSL_CITATION {"citationID":"ZZ4iDCjW","properties":{"formattedCitation":"(Verma, 2017)","plainCitation":"(Verma, 2017)","noteIndex":0},"citationItems":[{"id":1691,"uris":["http://zotero.org/users/local/cwgXoLoZ/items/HYGCAF2F"],"itemData":{"id":1691,"type":"article-journal","container-title":"Journal of Political Ecology","issue":"1","note":"ISBN: 1073-0451","page":"476-490","title":"Gross National Happiness: meaning, measure and degrowth in a living development alternative","volume":"24","author":[{"family":"Verma","given":"Ritu"}],"issued":{"date-parts":[["2017"]]}}}],"schema":"https://github.com/citation-style-language/schema/raw/master/csl-citation.json"} </w:instrText>
            </w:r>
            <w:r w:rsidRPr="00435951">
              <w:rPr>
                <w:rFonts w:eastAsia="Times New Roman"/>
                <w:sz w:val="20"/>
                <w:szCs w:val="20"/>
              </w:rPr>
              <w:fldChar w:fldCharType="separate"/>
            </w:r>
            <w:r w:rsidRPr="00435951">
              <w:rPr>
                <w:rFonts w:cs="Times New Roman"/>
                <w:sz w:val="20"/>
              </w:rPr>
              <w:t>(Verma, 2017)</w:t>
            </w:r>
            <w:r w:rsidRPr="00435951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</w:tr>
      <w:tr w:rsidR="00373FDD" w:rsidRPr="00435951" w14:paraId="03F735B3" w14:textId="77777777" w:rsidTr="009946B1">
        <w:trPr>
          <w:jc w:val="center"/>
        </w:trPr>
        <w:tc>
          <w:tcPr>
            <w:tcW w:w="2516" w:type="pct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314CC3D" w14:textId="7C04594B" w:rsidR="00373FDD" w:rsidRPr="00435951" w:rsidRDefault="00373FDD" w:rsidP="00435951">
            <w:pPr>
              <w:spacing w:before="0" w:after="0"/>
              <w:rPr>
                <w:rFonts w:eastAsia="Times New Roman"/>
                <w:sz w:val="20"/>
                <w:szCs w:val="20"/>
              </w:rPr>
            </w:pPr>
            <w:r w:rsidRPr="00435951">
              <w:rPr>
                <w:rFonts w:eastAsia="Times New Roman"/>
                <w:sz w:val="20"/>
                <w:szCs w:val="20"/>
              </w:rPr>
              <w:t xml:space="preserve">- Knowledge &amp; ways of knowing </w:t>
            </w:r>
            <w:r w:rsidRPr="00435951">
              <w:rPr>
                <w:rFonts w:eastAsia="Times New Roman"/>
                <w:sz w:val="20"/>
                <w:szCs w:val="20"/>
              </w:rPr>
              <w:fldChar w:fldCharType="begin"/>
            </w:r>
            <w:r w:rsidRPr="00435951">
              <w:rPr>
                <w:rFonts w:eastAsia="Times New Roman"/>
                <w:sz w:val="20"/>
                <w:szCs w:val="20"/>
              </w:rPr>
              <w:instrText xml:space="preserve"> ADDIN ZOTERO_ITEM CSL_CITATION {"citationID":"IBzpwuZ2","properties":{"formattedCitation":"(Tschakert et al., 2019)","plainCitation":"(Tschakert et al., 2019)","noteIndex":0},"citationItems":[{"id":1665,"uris":["http://zotero.org/users/local/cwgXoLoZ/items/QUTTWLWR"],"itemData":{"id":1665,"type":"article-journal","container-title":"Global environmental change","ISSN":"0959-3780","page":"58-72","title":"One thousand ways to experience loss: A systematic analysis of climate-related intangible harm from around the world","volume":"55","author":[{"family":"Tschakert","given":"Petra"},{"family":"Ellis","given":"Neville R."},{"family":"Anderson","given":"Christopher"},{"family":"Kelly","given":"Adam"},{"family":"Obeng","given":"James"}],"issued":{"date-parts":[["2019"]]}}}],"schema":"https://github.com/citation-style-language/schema/raw/master/csl-citation.json"} </w:instrText>
            </w:r>
            <w:r w:rsidRPr="00435951">
              <w:rPr>
                <w:rFonts w:eastAsia="Times New Roman"/>
                <w:sz w:val="20"/>
                <w:szCs w:val="20"/>
              </w:rPr>
              <w:fldChar w:fldCharType="separate"/>
            </w:r>
            <w:r w:rsidRPr="00435951">
              <w:rPr>
                <w:rFonts w:cs="Times New Roman"/>
                <w:sz w:val="20"/>
              </w:rPr>
              <w:t>(Tschakert et al., 2019)</w:t>
            </w:r>
            <w:r w:rsidRPr="00435951">
              <w:rPr>
                <w:rFonts w:eastAsia="Times New Roman"/>
                <w:sz w:val="20"/>
                <w:szCs w:val="20"/>
              </w:rPr>
              <w:fldChar w:fldCharType="end"/>
            </w:r>
          </w:p>
          <w:p w14:paraId="5FEC3383" w14:textId="7DDA8330" w:rsidR="00373FDD" w:rsidRPr="00435951" w:rsidRDefault="00373FDD" w:rsidP="00435951">
            <w:pPr>
              <w:spacing w:before="0" w:after="0"/>
              <w:rPr>
                <w:rFonts w:eastAsia="Times New Roman"/>
                <w:sz w:val="20"/>
                <w:szCs w:val="20"/>
              </w:rPr>
            </w:pPr>
            <w:r w:rsidRPr="00435951">
              <w:rPr>
                <w:rFonts w:eastAsia="Times New Roman"/>
                <w:sz w:val="20"/>
                <w:szCs w:val="20"/>
              </w:rPr>
              <w:t xml:space="preserve">- Indigenous &amp; local knowledge &amp; other social capital </w:t>
            </w:r>
            <w:r w:rsidRPr="00435951">
              <w:rPr>
                <w:rFonts w:eastAsia="Times New Roman"/>
                <w:sz w:val="20"/>
                <w:szCs w:val="20"/>
              </w:rPr>
              <w:fldChar w:fldCharType="begin"/>
            </w:r>
            <w:r w:rsidRPr="00435951">
              <w:rPr>
                <w:rFonts w:eastAsia="Times New Roman"/>
                <w:sz w:val="20"/>
                <w:szCs w:val="20"/>
              </w:rPr>
              <w:instrText xml:space="preserve"> ADDIN ZOTERO_ITEM CSL_CITATION {"citationID":"w2E0aXQa","properties":{"formattedCitation":"(Fankhauser and Dietz, 2014)","plainCitation":"(Fankhauser and Dietz, 2014)","noteIndex":0},"citationItems":[{"id":1716,"uris":["http://zotero.org/users/local/cwgXoLoZ/items/95S2LRBR"],"itemData":{"id":1716,"type":"article-journal","note":"publisher: Centre for Climate Change Economics and Policy and Grantham Research …","title":"Non-economic losses in the context of the UNFCCC work programme on loss and damage","author":[{"family":"Fankhauser","given":"Samuel"},{"family":"Dietz","given":"Simon"}],"issued":{"date-parts":[["2014"]]}}}],"schema":"https://github.com/citation-style-language/schema/raw/master/csl-citation.json"} </w:instrText>
            </w:r>
            <w:r w:rsidRPr="00435951">
              <w:rPr>
                <w:rFonts w:eastAsia="Times New Roman"/>
                <w:sz w:val="20"/>
                <w:szCs w:val="20"/>
              </w:rPr>
              <w:fldChar w:fldCharType="separate"/>
            </w:r>
            <w:r w:rsidRPr="00435951">
              <w:rPr>
                <w:rFonts w:cs="Times New Roman"/>
                <w:sz w:val="20"/>
              </w:rPr>
              <w:t>(Fankhauser and Dietz, 2014)</w:t>
            </w:r>
            <w:r w:rsidRPr="00435951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2484" w:type="pct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381079A" w14:textId="03F6F4AC" w:rsidR="00373FDD" w:rsidRPr="00435951" w:rsidRDefault="00373FDD" w:rsidP="00435951">
            <w:pPr>
              <w:spacing w:before="0" w:after="0"/>
              <w:rPr>
                <w:rFonts w:eastAsia="Times New Roman"/>
                <w:sz w:val="20"/>
                <w:szCs w:val="20"/>
              </w:rPr>
            </w:pPr>
            <w:r w:rsidRPr="00435951">
              <w:rPr>
                <w:rFonts w:eastAsia="Times New Roman"/>
                <w:sz w:val="20"/>
                <w:szCs w:val="20"/>
              </w:rPr>
              <w:t xml:space="preserve">- Basic education </w:t>
            </w:r>
            <w:r w:rsidRPr="00435951">
              <w:rPr>
                <w:rFonts w:eastAsia="Times New Roman"/>
                <w:sz w:val="20"/>
                <w:szCs w:val="20"/>
              </w:rPr>
              <w:fldChar w:fldCharType="begin"/>
            </w:r>
            <w:r w:rsidRPr="00435951">
              <w:rPr>
                <w:rFonts w:eastAsia="Times New Roman"/>
                <w:sz w:val="20"/>
                <w:szCs w:val="20"/>
              </w:rPr>
              <w:instrText xml:space="preserve"> ADDIN ZOTERO_ITEM CSL_CITATION {"citationID":"BvsNyu0P","properties":{"formattedCitation":"(Gough, 2017)","plainCitation":"(Gough, 2017)","noteIndex":0},"citationItems":[{"id":1714,"uris":["http://zotero.org/users/local/cwgXoLoZ/items/WJPSDFWQ"],"itemData":{"id":1714,"type":"book","ISBN":"1-78536-511-8","publisher":"Edward Elgar Publishing","title":"Heat, Greed and Human Need - Climate change, capitalism and sustainable wellbeing","URL":"https://www.iangough.com/heat-greed-and-human-need","author":[{"family":"Gough","given":"Ian"}],"issued":{"date-parts":[["2017"]]}}}],"schema":"https://github.com/citation-style-language/schema/raw/master/csl-citation.json"} </w:instrText>
            </w:r>
            <w:r w:rsidRPr="00435951">
              <w:rPr>
                <w:rFonts w:eastAsia="Times New Roman"/>
                <w:sz w:val="20"/>
                <w:szCs w:val="20"/>
              </w:rPr>
              <w:fldChar w:fldCharType="separate"/>
            </w:r>
            <w:r w:rsidRPr="00435951">
              <w:rPr>
                <w:rFonts w:cs="Times New Roman"/>
                <w:sz w:val="20"/>
              </w:rPr>
              <w:t>(Gough, 2017)</w:t>
            </w:r>
            <w:r w:rsidRPr="00435951">
              <w:rPr>
                <w:rFonts w:eastAsia="Times New Roman"/>
                <w:sz w:val="20"/>
                <w:szCs w:val="20"/>
              </w:rPr>
              <w:fldChar w:fldCharType="end"/>
            </w:r>
          </w:p>
          <w:p w14:paraId="080D5EB7" w14:textId="5967C54B" w:rsidR="00373FDD" w:rsidRPr="00435951" w:rsidRDefault="00373FDD" w:rsidP="00435951">
            <w:pPr>
              <w:spacing w:before="0" w:after="0"/>
              <w:rPr>
                <w:rFonts w:eastAsia="Times New Roman"/>
                <w:sz w:val="20"/>
                <w:szCs w:val="20"/>
              </w:rPr>
            </w:pPr>
            <w:r w:rsidRPr="00435951">
              <w:rPr>
                <w:rFonts w:eastAsia="Times New Roman"/>
                <w:sz w:val="20"/>
                <w:szCs w:val="20"/>
              </w:rPr>
              <w:t xml:space="preserve">- Education </w:t>
            </w:r>
            <w:r w:rsidRPr="00435951">
              <w:rPr>
                <w:rFonts w:eastAsia="Times New Roman"/>
                <w:sz w:val="20"/>
                <w:szCs w:val="20"/>
              </w:rPr>
              <w:fldChar w:fldCharType="begin"/>
            </w:r>
            <w:r w:rsidRPr="00435951">
              <w:rPr>
                <w:rFonts w:eastAsia="Times New Roman"/>
                <w:sz w:val="20"/>
                <w:szCs w:val="20"/>
              </w:rPr>
              <w:instrText xml:space="preserve"> ADDIN ZOTERO_ITEM CSL_CITATION {"citationID":"ZZ4iDCjW","properties":{"formattedCitation":"(Verma, 2017)","plainCitation":"(Verma, 2017)","noteIndex":0},"citationItems":[{"id":1691,"uris":["http://zotero.org/users/local/cwgXoLoZ/items/HYGCAF2F"],"itemData":{"id":1691,"type":"article-journal","container-title":"Journal of Political Ecology","issue":"1","note":"ISBN: 1073-0451","page":"476-490","title":"Gross National Happiness: meaning, measure and degrowth in a living development alternative","volume":"24","author":[{"family":"Verma","given":"Ritu"}],"issued":{"date-parts":[["2017"]]}}}],"schema":"https://github.com/citation-style-language/schema/raw/master/csl-citation.json"} </w:instrText>
            </w:r>
            <w:r w:rsidRPr="00435951">
              <w:rPr>
                <w:rFonts w:eastAsia="Times New Roman"/>
                <w:sz w:val="20"/>
                <w:szCs w:val="20"/>
              </w:rPr>
              <w:fldChar w:fldCharType="separate"/>
            </w:r>
            <w:r w:rsidRPr="00435951">
              <w:rPr>
                <w:rFonts w:cs="Times New Roman"/>
                <w:sz w:val="20"/>
              </w:rPr>
              <w:t>(Verma, 2017)</w:t>
            </w:r>
            <w:r w:rsidRPr="00435951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</w:tr>
      <w:tr w:rsidR="00373FDD" w:rsidRPr="00435951" w14:paraId="037F0535" w14:textId="77777777" w:rsidTr="009946B1">
        <w:trPr>
          <w:jc w:val="center"/>
        </w:trPr>
        <w:tc>
          <w:tcPr>
            <w:tcW w:w="2516" w:type="pct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DD3D5BD" w14:textId="6636AD7F" w:rsidR="00373FDD" w:rsidRPr="00435951" w:rsidRDefault="00373FDD" w:rsidP="00435951">
            <w:pPr>
              <w:spacing w:before="0" w:after="0"/>
              <w:jc w:val="both"/>
              <w:rPr>
                <w:rFonts w:eastAsia="Times New Roman"/>
                <w:sz w:val="20"/>
                <w:szCs w:val="20"/>
              </w:rPr>
            </w:pPr>
            <w:r w:rsidRPr="00435951">
              <w:rPr>
                <w:rFonts w:eastAsia="Times New Roman"/>
                <w:sz w:val="20"/>
                <w:szCs w:val="20"/>
              </w:rPr>
              <w:t xml:space="preserve">- Human mobility; Order in the world; Sovereignty; Territory; Ability to solve problems </w:t>
            </w:r>
            <w:r w:rsidRPr="00435951">
              <w:rPr>
                <w:rFonts w:eastAsia="Times New Roman"/>
                <w:sz w:val="20"/>
                <w:szCs w:val="20"/>
              </w:rPr>
              <w:fldChar w:fldCharType="begin"/>
            </w:r>
            <w:r w:rsidRPr="00435951">
              <w:rPr>
                <w:rFonts w:eastAsia="Times New Roman"/>
                <w:sz w:val="20"/>
                <w:szCs w:val="20"/>
              </w:rPr>
              <w:instrText xml:space="preserve"> ADDIN ZOTERO_ITEM CSL_CITATION {"citationID":"9xfvQorI","properties":{"formattedCitation":"(Tschakert et al., 2019)","plainCitation":"(Tschakert et al., 2019)","noteIndex":0},"citationItems":[{"id":1665,"uris":["http://zotero.org/users/local/cwgXoLoZ/items/QUTTWLWR"],"itemData":{"id":1665,"type":"article-journal","container-title":"Global environmental change","ISSN":"0959-3780","page":"58-72","title":"One thousand ways to experience loss: A systematic analysis of climate-related intangible harm from around the world","volume":"55","author":[{"family":"Tschakert","given":"Petra"},{"family":"Ellis","given":"Neville R."},{"family":"Anderson","given":"Christopher"},{"family":"Kelly","given":"Adam"},{"family":"Obeng","given":"James"}],"issued":{"date-parts":[["2019"]]}}}],"schema":"https://github.com/citation-style-language/schema/raw/master/csl-citation.json"} </w:instrText>
            </w:r>
            <w:r w:rsidRPr="00435951">
              <w:rPr>
                <w:rFonts w:eastAsia="Times New Roman"/>
                <w:sz w:val="20"/>
                <w:szCs w:val="20"/>
              </w:rPr>
              <w:fldChar w:fldCharType="separate"/>
            </w:r>
            <w:r w:rsidRPr="00435951">
              <w:rPr>
                <w:rFonts w:cs="Times New Roman"/>
                <w:sz w:val="20"/>
              </w:rPr>
              <w:t>(Tschakert et al., 2019)</w:t>
            </w:r>
            <w:r w:rsidRPr="00435951">
              <w:rPr>
                <w:rFonts w:eastAsia="Times New Roman"/>
                <w:sz w:val="20"/>
                <w:szCs w:val="20"/>
              </w:rPr>
              <w:fldChar w:fldCharType="end"/>
            </w:r>
          </w:p>
          <w:p w14:paraId="02BB98F8" w14:textId="09B6E8CE" w:rsidR="00373FDD" w:rsidRPr="00435951" w:rsidRDefault="00373FDD" w:rsidP="00435951">
            <w:pPr>
              <w:spacing w:before="0" w:after="0"/>
              <w:jc w:val="both"/>
              <w:rPr>
                <w:rFonts w:eastAsia="Times New Roman"/>
                <w:sz w:val="20"/>
                <w:szCs w:val="20"/>
              </w:rPr>
            </w:pPr>
            <w:r w:rsidRPr="00435951">
              <w:rPr>
                <w:rFonts w:eastAsia="Times New Roman"/>
                <w:sz w:val="20"/>
                <w:szCs w:val="20"/>
              </w:rPr>
              <w:t xml:space="preserve">- Human mobility </w:t>
            </w:r>
            <w:r w:rsidRPr="00435951">
              <w:rPr>
                <w:rFonts w:eastAsia="Times New Roman"/>
                <w:sz w:val="20"/>
                <w:szCs w:val="20"/>
              </w:rPr>
              <w:fldChar w:fldCharType="begin"/>
            </w:r>
            <w:r w:rsidRPr="00435951">
              <w:rPr>
                <w:rFonts w:eastAsia="Times New Roman"/>
                <w:sz w:val="20"/>
                <w:szCs w:val="20"/>
              </w:rPr>
              <w:instrText xml:space="preserve"> ADDIN ZOTERO_ITEM CSL_CITATION {"citationID":"wVKlCoNe","properties":{"formattedCitation":"(Fankhauser and Dietz, 2014)","plainCitation":"(Fankhauser and Dietz, 2014)","noteIndex":0},"citationItems":[{"id":1716,"uris":["http://zotero.org/users/local/cwgXoLoZ/items/95S2LRBR"],"itemData":{"id":1716,"type":"article-journal","note":"publisher: Centre for Climate Change Economics and Policy and Grantham Research …","title":"Non-economic losses in the context of the UNFCCC work programme on loss and damage","author":[{"family":"Fankhauser","given":"Samuel"},{"family":"Dietz","given":"Simon"}],"issued":{"date-parts":[["2014"]]}}}],"schema":"https://github.com/citation-style-language/schema/raw/master/csl-citation.json"} </w:instrText>
            </w:r>
            <w:r w:rsidRPr="00435951">
              <w:rPr>
                <w:rFonts w:eastAsia="Times New Roman"/>
                <w:sz w:val="20"/>
                <w:szCs w:val="20"/>
              </w:rPr>
              <w:fldChar w:fldCharType="separate"/>
            </w:r>
            <w:r w:rsidRPr="00435951">
              <w:rPr>
                <w:rFonts w:cs="Times New Roman"/>
                <w:sz w:val="20"/>
              </w:rPr>
              <w:t>(Fankhauser and Dietz, 2014)</w:t>
            </w:r>
            <w:r w:rsidRPr="00435951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2484" w:type="pct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1E80562" w14:textId="626F81E1" w:rsidR="00373FDD" w:rsidRPr="00435951" w:rsidRDefault="00373FDD" w:rsidP="00435951">
            <w:pPr>
              <w:spacing w:before="0" w:after="0"/>
              <w:jc w:val="both"/>
              <w:rPr>
                <w:rFonts w:eastAsia="Times New Roman"/>
                <w:sz w:val="20"/>
                <w:szCs w:val="20"/>
              </w:rPr>
            </w:pPr>
            <w:r w:rsidRPr="00435951">
              <w:rPr>
                <w:rFonts w:eastAsia="Times New Roman"/>
                <w:sz w:val="20"/>
                <w:szCs w:val="20"/>
              </w:rPr>
              <w:t xml:space="preserve">- Critical autonomy; Security in childhood </w:t>
            </w:r>
            <w:r w:rsidRPr="00435951">
              <w:rPr>
                <w:rFonts w:eastAsia="Times New Roman"/>
                <w:sz w:val="20"/>
                <w:szCs w:val="20"/>
              </w:rPr>
              <w:fldChar w:fldCharType="begin"/>
            </w:r>
            <w:r w:rsidRPr="00435951">
              <w:rPr>
                <w:rFonts w:eastAsia="Times New Roman"/>
                <w:sz w:val="20"/>
                <w:szCs w:val="20"/>
              </w:rPr>
              <w:instrText xml:space="preserve"> ADDIN ZOTERO_ITEM CSL_CITATION {"citationID":"QZxEQB6A","properties":{"formattedCitation":"(Gough, 2017)","plainCitation":"(Gough, 2017)","noteIndex":0},"citationItems":[{"id":1714,"uris":["http://zotero.org/users/local/cwgXoLoZ/items/WJPSDFWQ"],"itemData":{"id":1714,"type":"book","ISBN":"1-78536-511-8","publisher":"Edward Elgar Publishing","title":"Heat, Greed and Human Need - Climate change, capitalism and sustainable wellbeing","URL":"https://www.iangough.com/heat-greed-and-human-need","author":[{"family":"Gough","given":"Ian"}],"issued":{"date-parts":[["2017"]]}}}],"schema":"https://github.com/citation-style-language/schema/raw/master/csl-citation.json"} </w:instrText>
            </w:r>
            <w:r w:rsidRPr="00435951">
              <w:rPr>
                <w:rFonts w:eastAsia="Times New Roman"/>
                <w:sz w:val="20"/>
                <w:szCs w:val="20"/>
              </w:rPr>
              <w:fldChar w:fldCharType="separate"/>
            </w:r>
            <w:r w:rsidRPr="00435951">
              <w:rPr>
                <w:rFonts w:cs="Times New Roman"/>
                <w:sz w:val="20"/>
              </w:rPr>
              <w:t>(Gough, 2017)</w:t>
            </w:r>
            <w:r w:rsidRPr="00435951">
              <w:rPr>
                <w:rFonts w:eastAsia="Times New Roman"/>
                <w:sz w:val="20"/>
                <w:szCs w:val="20"/>
              </w:rPr>
              <w:fldChar w:fldCharType="end"/>
            </w:r>
          </w:p>
          <w:p w14:paraId="6D236FA5" w14:textId="2CF50122" w:rsidR="00373FDD" w:rsidRPr="00435951" w:rsidRDefault="00373FDD" w:rsidP="00435951">
            <w:pPr>
              <w:spacing w:before="0" w:after="0"/>
              <w:jc w:val="both"/>
              <w:rPr>
                <w:rFonts w:eastAsia="Times New Roman"/>
                <w:sz w:val="20"/>
                <w:szCs w:val="20"/>
              </w:rPr>
            </w:pPr>
            <w:r w:rsidRPr="00435951">
              <w:rPr>
                <w:rFonts w:eastAsia="Times New Roman"/>
                <w:sz w:val="20"/>
                <w:szCs w:val="20"/>
              </w:rPr>
              <w:t xml:space="preserve">- Good governance </w:t>
            </w:r>
            <w:r w:rsidRPr="00435951">
              <w:rPr>
                <w:rFonts w:eastAsia="Times New Roman"/>
                <w:sz w:val="20"/>
                <w:szCs w:val="20"/>
              </w:rPr>
              <w:fldChar w:fldCharType="begin"/>
            </w:r>
            <w:r w:rsidRPr="00435951">
              <w:rPr>
                <w:rFonts w:eastAsia="Times New Roman"/>
                <w:sz w:val="20"/>
                <w:szCs w:val="20"/>
              </w:rPr>
              <w:instrText xml:space="preserve"> ADDIN ZOTERO_ITEM CSL_CITATION {"citationID":"ZZ4iDCjW","properties":{"formattedCitation":"(Verma, 2017)","plainCitation":"(Verma, 2017)","noteIndex":0},"citationItems":[{"id":1691,"uris":["http://zotero.org/users/local/cwgXoLoZ/items/HYGCAF2F"],"itemData":{"id":1691,"type":"article-journal","container-title":"Journal of Political Ecology","issue":"1","note":"ISBN: 1073-0451","page":"476-490","title":"Gross National Happiness: meaning, measure and degrowth in a living development alternative","volume":"24","author":[{"family":"Verma","given":"Ritu"}],"issued":{"date-parts":[["2017"]]}}}],"schema":"https://github.com/citation-style-language/schema/raw/master/csl-citation.json"} </w:instrText>
            </w:r>
            <w:r w:rsidRPr="00435951">
              <w:rPr>
                <w:rFonts w:eastAsia="Times New Roman"/>
                <w:sz w:val="20"/>
                <w:szCs w:val="20"/>
              </w:rPr>
              <w:fldChar w:fldCharType="separate"/>
            </w:r>
            <w:r w:rsidRPr="00435951">
              <w:rPr>
                <w:rFonts w:cs="Times New Roman"/>
                <w:sz w:val="20"/>
              </w:rPr>
              <w:t>(Verma, 2017)</w:t>
            </w:r>
            <w:r w:rsidRPr="00435951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</w:tr>
      <w:tr w:rsidR="00373FDD" w:rsidRPr="00435951" w14:paraId="4C1999B8" w14:textId="77777777" w:rsidTr="009946B1">
        <w:trPr>
          <w:jc w:val="center"/>
        </w:trPr>
        <w:tc>
          <w:tcPr>
            <w:tcW w:w="2516" w:type="pct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AF763E6" w14:textId="77777777" w:rsidR="00373FDD" w:rsidRPr="00435951" w:rsidRDefault="00373FDD" w:rsidP="00435951">
            <w:pPr>
              <w:spacing w:before="0" w:after="0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2484" w:type="pct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FC03763" w14:textId="45C13C85" w:rsidR="00373FDD" w:rsidRPr="00435951" w:rsidRDefault="00373FDD" w:rsidP="00435951">
            <w:pPr>
              <w:spacing w:before="0" w:after="0"/>
              <w:rPr>
                <w:rFonts w:eastAsia="Times New Roman"/>
                <w:sz w:val="20"/>
                <w:szCs w:val="20"/>
              </w:rPr>
            </w:pPr>
            <w:r w:rsidRPr="00435951">
              <w:rPr>
                <w:rFonts w:eastAsia="Times New Roman"/>
                <w:sz w:val="20"/>
                <w:szCs w:val="20"/>
              </w:rPr>
              <w:t xml:space="preserve">- Time use </w:t>
            </w:r>
            <w:r w:rsidRPr="00435951">
              <w:rPr>
                <w:rFonts w:eastAsia="Times New Roman"/>
                <w:sz w:val="20"/>
                <w:szCs w:val="20"/>
              </w:rPr>
              <w:fldChar w:fldCharType="begin"/>
            </w:r>
            <w:r w:rsidRPr="00435951">
              <w:rPr>
                <w:rFonts w:eastAsia="Times New Roman"/>
                <w:sz w:val="20"/>
                <w:szCs w:val="20"/>
              </w:rPr>
              <w:instrText xml:space="preserve"> ADDIN ZOTERO_ITEM CSL_CITATION {"citationID":"ZZ4iDCjW","properties":{"formattedCitation":"(Verma, 2017)","plainCitation":"(Verma, 2017)","noteIndex":0},"citationItems":[{"id":1691,"uris":["http://zotero.org/users/local/cwgXoLoZ/items/HYGCAF2F"],"itemData":{"id":1691,"type":"article-journal","container-title":"Journal of Political Ecology","issue":"1","note":"ISBN: 1073-0451","page":"476-490","title":"Gross National Happiness: meaning, measure and degrowth in a living development alternative","volume":"24","author":[{"family":"Verma","given":"Ritu"}],"issued":{"date-parts":[["2017"]]}}}],"schema":"https://github.com/citation-style-language/schema/raw/master/csl-citation.json"} </w:instrText>
            </w:r>
            <w:r w:rsidRPr="00435951">
              <w:rPr>
                <w:rFonts w:eastAsia="Times New Roman"/>
                <w:sz w:val="20"/>
                <w:szCs w:val="20"/>
              </w:rPr>
              <w:fldChar w:fldCharType="separate"/>
            </w:r>
            <w:r w:rsidRPr="00435951">
              <w:rPr>
                <w:rFonts w:cs="Times New Roman"/>
                <w:sz w:val="20"/>
              </w:rPr>
              <w:t>(Verma, 2017)</w:t>
            </w:r>
            <w:r w:rsidRPr="00435951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</w:tr>
    </w:tbl>
    <w:p w14:paraId="3E81D2BF" w14:textId="77777777" w:rsidR="00373FDD" w:rsidRPr="0088513A" w:rsidRDefault="00373FDD" w:rsidP="00373FDD">
      <w:pPr>
        <w:rPr>
          <w:rFonts w:cs="Times New Roman"/>
          <w:szCs w:val="24"/>
        </w:rPr>
      </w:pPr>
    </w:p>
    <w:p w14:paraId="7B65BC41" w14:textId="77777777" w:rsidR="00DE23E8" w:rsidRPr="001549D3" w:rsidRDefault="00DE23E8" w:rsidP="00654E8F">
      <w:pPr>
        <w:spacing w:before="240"/>
      </w:pPr>
    </w:p>
    <w:sectPr w:rsidR="00DE23E8" w:rsidRPr="001549D3" w:rsidSect="0093429D">
      <w:headerReference w:type="even" r:id="rId8"/>
      <w:footerReference w:type="even" r:id="rId9"/>
      <w:footerReference w:type="default" r:id="rId10"/>
      <w:headerReference w:type="first" r:id="rId11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B94FDB2" w14:textId="77777777" w:rsidR="00D060CF" w:rsidRDefault="00D060CF" w:rsidP="00117666">
      <w:pPr>
        <w:spacing w:after="0"/>
      </w:pPr>
      <w:r>
        <w:separator/>
      </w:r>
    </w:p>
  </w:endnote>
  <w:endnote w:type="continuationSeparator" w:id="0">
    <w:p w14:paraId="14E0830A" w14:textId="77777777" w:rsidR="00D060CF" w:rsidRDefault="00D060CF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  <w:lang w:val="de-AT" w:eastAsia="de-AT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644CAF56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435951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644CAF56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435951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  <w:lang w:val="de-AT" w:eastAsia="de-AT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4908FE73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373FDD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4908FE73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373FDD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F709C91" w14:textId="77777777" w:rsidR="00D060CF" w:rsidRDefault="00D060CF" w:rsidP="00117666">
      <w:pPr>
        <w:spacing w:after="0"/>
      </w:pPr>
      <w:r>
        <w:separator/>
      </w:r>
    </w:p>
  </w:footnote>
  <w:footnote w:type="continuationSeparator" w:id="0">
    <w:p w14:paraId="5BACC2C0" w14:textId="77777777" w:rsidR="00D060CF" w:rsidRDefault="00D060CF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4AEF00C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71D68C6" w14:textId="77777777" w:rsidR="00995F6A" w:rsidRDefault="0093429D" w:rsidP="0093429D">
    <w:r w:rsidRPr="005A1D84">
      <w:rPr>
        <w:b/>
        <w:noProof/>
        <w:color w:val="A6A6A6" w:themeColor="background1" w:themeShade="A6"/>
        <w:lang w:val="de-AT" w:eastAsia="de-AT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attachedTemplate r:id="rId1"/>
  <w:defaultTabStop w:val="720"/>
  <w:hyphenationZone w:val="425"/>
  <w:evenAndOddHeaders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D20B5"/>
    <w:rsid w:val="0001436A"/>
    <w:rsid w:val="00034304"/>
    <w:rsid w:val="00035434"/>
    <w:rsid w:val="00052A14"/>
    <w:rsid w:val="00077D53"/>
    <w:rsid w:val="00105FD9"/>
    <w:rsid w:val="00117666"/>
    <w:rsid w:val="001549D3"/>
    <w:rsid w:val="00160065"/>
    <w:rsid w:val="00177D84"/>
    <w:rsid w:val="00267D18"/>
    <w:rsid w:val="00274347"/>
    <w:rsid w:val="002868E2"/>
    <w:rsid w:val="002869C3"/>
    <w:rsid w:val="002936E4"/>
    <w:rsid w:val="002B4A57"/>
    <w:rsid w:val="002C74CA"/>
    <w:rsid w:val="003123F4"/>
    <w:rsid w:val="003544FB"/>
    <w:rsid w:val="00373FDD"/>
    <w:rsid w:val="003D2F2D"/>
    <w:rsid w:val="00401590"/>
    <w:rsid w:val="00435951"/>
    <w:rsid w:val="00447801"/>
    <w:rsid w:val="00452E9C"/>
    <w:rsid w:val="004735C8"/>
    <w:rsid w:val="004947A6"/>
    <w:rsid w:val="004961FF"/>
    <w:rsid w:val="00517A89"/>
    <w:rsid w:val="005250F2"/>
    <w:rsid w:val="00593EEA"/>
    <w:rsid w:val="005A5EEE"/>
    <w:rsid w:val="006375C7"/>
    <w:rsid w:val="00654E8F"/>
    <w:rsid w:val="00660D05"/>
    <w:rsid w:val="006820B1"/>
    <w:rsid w:val="006B7D14"/>
    <w:rsid w:val="00701727"/>
    <w:rsid w:val="0070566C"/>
    <w:rsid w:val="00714C50"/>
    <w:rsid w:val="00725A7D"/>
    <w:rsid w:val="007501BE"/>
    <w:rsid w:val="00790BB3"/>
    <w:rsid w:val="007C206C"/>
    <w:rsid w:val="00817DD6"/>
    <w:rsid w:val="0083759F"/>
    <w:rsid w:val="00885156"/>
    <w:rsid w:val="009151AA"/>
    <w:rsid w:val="0093429D"/>
    <w:rsid w:val="00943573"/>
    <w:rsid w:val="00964134"/>
    <w:rsid w:val="00970F7D"/>
    <w:rsid w:val="00994A3D"/>
    <w:rsid w:val="009C2B12"/>
    <w:rsid w:val="00A174D9"/>
    <w:rsid w:val="00AA4D24"/>
    <w:rsid w:val="00AB6715"/>
    <w:rsid w:val="00B1671E"/>
    <w:rsid w:val="00B25EB8"/>
    <w:rsid w:val="00B37F4D"/>
    <w:rsid w:val="00C52A7B"/>
    <w:rsid w:val="00C56BAF"/>
    <w:rsid w:val="00C679AA"/>
    <w:rsid w:val="00C75972"/>
    <w:rsid w:val="00CD066B"/>
    <w:rsid w:val="00CE4FEE"/>
    <w:rsid w:val="00D060CF"/>
    <w:rsid w:val="00DB59C3"/>
    <w:rsid w:val="00DC259A"/>
    <w:rsid w:val="00DE23E8"/>
    <w:rsid w:val="00E52377"/>
    <w:rsid w:val="00E537AD"/>
    <w:rsid w:val="00E64E17"/>
    <w:rsid w:val="00E866C9"/>
    <w:rsid w:val="00EA3D3C"/>
    <w:rsid w:val="00EC090A"/>
    <w:rsid w:val="00ED20B5"/>
    <w:rsid w:val="00F46900"/>
    <w:rsid w:val="00F61D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,"/>
  <w:listSeparator w:val=";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9771F6BE-7F58-4A33-817C-23F3BA7A051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.dotx</Template>
  <TotalTime>0</TotalTime>
  <Pages>1</Pages>
  <Words>2918</Words>
  <Characters>18385</Characters>
  <Application>Microsoft Office Word</Application>
  <DocSecurity>0</DocSecurity>
  <Lines>153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2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Menk Linda</cp:lastModifiedBy>
  <cp:revision>3</cp:revision>
  <cp:lastPrinted>2013-10-03T12:51:00Z</cp:lastPrinted>
  <dcterms:created xsi:type="dcterms:W3CDTF">2022-08-31T06:53:00Z</dcterms:created>
  <dcterms:modified xsi:type="dcterms:W3CDTF">2022-08-31T07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3"&gt;&lt;session id="KOk580Ji"/&gt;&lt;style id="http://www.zotero.org/styles/elsevier-harvard" hasBibliography="1" bibliographyStyleHasBeenSet="0"/&gt;&lt;prefs&gt;&lt;pref name="fieldType" value="Field"/&gt;&lt;/prefs&gt;&lt;/data&gt;</vt:lpwstr>
  </property>
</Properties>
</file>